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1D19" w:rsidRP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>What is new for an old Molecule? Systematic Review and Recommendations on the use of Resveratrol</w:t>
      </w:r>
    </w:p>
    <w:p w:rsidR="00E61D19" w:rsidRPr="00E323B1" w:rsidRDefault="00E61D19">
      <w:pPr>
        <w:rPr>
          <w:rFonts w:ascii="Times New Roman" w:hAnsi="Times New Roman"/>
          <w:sz w:val="24"/>
          <w:szCs w:val="24"/>
        </w:rPr>
      </w:pPr>
      <w:r w:rsidRPr="00E323B1">
        <w:rPr>
          <w:rFonts w:ascii="Times New Roman" w:hAnsi="Times New Roman"/>
          <w:sz w:val="24"/>
          <w:szCs w:val="24"/>
        </w:rPr>
        <w:t xml:space="preserve">Ole Vang, </w:t>
      </w:r>
      <w:proofErr w:type="spellStart"/>
      <w:r w:rsidRPr="00E323B1">
        <w:rPr>
          <w:rFonts w:ascii="Times New Roman" w:hAnsi="Times New Roman"/>
          <w:sz w:val="24"/>
          <w:szCs w:val="24"/>
        </w:rPr>
        <w:t>Nihal</w:t>
      </w:r>
      <w:proofErr w:type="spellEnd"/>
      <w:r w:rsidRPr="00E323B1">
        <w:rPr>
          <w:rFonts w:ascii="Times New Roman" w:hAnsi="Times New Roman"/>
          <w:sz w:val="24"/>
          <w:szCs w:val="24"/>
        </w:rPr>
        <w:t xml:space="preserve"> Ahmad, </w:t>
      </w:r>
      <w:proofErr w:type="spellStart"/>
      <w:r w:rsidRPr="00E323B1">
        <w:rPr>
          <w:rFonts w:ascii="Times New Roman" w:hAnsi="Times New Roman"/>
          <w:sz w:val="24"/>
          <w:szCs w:val="24"/>
        </w:rPr>
        <w:t>Clifton</w:t>
      </w:r>
      <w:proofErr w:type="spellEnd"/>
      <w:r w:rsidRPr="00E323B1">
        <w:rPr>
          <w:rFonts w:ascii="Times New Roman" w:hAnsi="Times New Roman"/>
          <w:sz w:val="24"/>
          <w:szCs w:val="24"/>
        </w:rPr>
        <w:t xml:space="preserve"> A. </w:t>
      </w:r>
      <w:proofErr w:type="spellStart"/>
      <w:r w:rsidRPr="00E323B1">
        <w:rPr>
          <w:rFonts w:ascii="Times New Roman" w:hAnsi="Times New Roman"/>
          <w:sz w:val="24"/>
          <w:szCs w:val="24"/>
        </w:rPr>
        <w:t>Baile</w:t>
      </w:r>
      <w:proofErr w:type="spellEnd"/>
      <w:r w:rsidRPr="00E323B1">
        <w:rPr>
          <w:rFonts w:ascii="Times New Roman" w:hAnsi="Times New Roman"/>
          <w:sz w:val="24"/>
          <w:szCs w:val="24"/>
        </w:rPr>
        <w:t xml:space="preserve">, Joseph A. </w:t>
      </w:r>
      <w:proofErr w:type="spellStart"/>
      <w:r w:rsidRPr="00E323B1">
        <w:rPr>
          <w:rFonts w:ascii="Times New Roman" w:hAnsi="Times New Roman"/>
          <w:sz w:val="24"/>
          <w:szCs w:val="24"/>
        </w:rPr>
        <w:t>Baur</w:t>
      </w:r>
      <w:proofErr w:type="spellEnd"/>
      <w:r w:rsidRPr="00E323B1">
        <w:rPr>
          <w:rFonts w:ascii="Times New Roman" w:hAnsi="Times New Roman"/>
          <w:sz w:val="24"/>
          <w:szCs w:val="24"/>
        </w:rPr>
        <w:t>, Karen Brown</w:t>
      </w:r>
      <w:r w:rsidR="00E323B1" w:rsidRPr="00E323B1">
        <w:rPr>
          <w:rFonts w:ascii="Times New Roman" w:hAnsi="Times New Roman"/>
          <w:sz w:val="24"/>
          <w:szCs w:val="24"/>
        </w:rPr>
        <w:t xml:space="preserve"> et al.</w:t>
      </w:r>
    </w:p>
    <w:p w:rsid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 xml:space="preserve">Supporting </w:t>
      </w:r>
      <w:r w:rsidR="009A116E">
        <w:rPr>
          <w:rFonts w:ascii="Times New Roman" w:hAnsi="Times New Roman"/>
          <w:sz w:val="24"/>
          <w:szCs w:val="24"/>
          <w:lang w:val="en-US"/>
        </w:rPr>
        <w:t>information</w:t>
      </w:r>
      <w:r w:rsidR="009E4029">
        <w:rPr>
          <w:rFonts w:ascii="Times New Roman" w:hAnsi="Times New Roman"/>
          <w:sz w:val="24"/>
          <w:szCs w:val="24"/>
          <w:lang w:val="en-US"/>
        </w:rPr>
        <w:t>: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939"/>
        <w:gridCol w:w="2564"/>
        <w:gridCol w:w="2693"/>
        <w:gridCol w:w="1559"/>
        <w:gridCol w:w="3260"/>
        <w:gridCol w:w="1418"/>
      </w:tblGrid>
      <w:tr w:rsidR="00E61D19" w:rsidRPr="00A85ADF" w:rsidTr="00F303A1">
        <w:tc>
          <w:tcPr>
            <w:tcW w:w="13433" w:type="dxa"/>
            <w:gridSpan w:val="6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F23267" w:rsidRDefault="00E61D19" w:rsidP="00F303A1">
            <w:pPr>
              <w:spacing w:after="0" w:line="360" w:lineRule="auto"/>
              <w:rPr>
                <w:rFonts w:ascii="Times New Roman" w:hAnsi="Times New Roman"/>
                <w:b/>
                <w:sz w:val="28"/>
                <w:szCs w:val="28"/>
                <w:lang w:val="en-US"/>
              </w:rPr>
            </w:pPr>
            <w:r w:rsidRPr="00F23267">
              <w:rPr>
                <w:rFonts w:ascii="Times New Roman" w:hAnsi="Times New Roman"/>
                <w:b/>
                <w:sz w:val="28"/>
                <w:szCs w:val="28"/>
                <w:lang w:val="en-US"/>
              </w:rPr>
              <w:t xml:space="preserve">Table S1: </w:t>
            </w:r>
            <w:r w:rsidRPr="00F23267">
              <w:rPr>
                <w:rFonts w:ascii="Times New Roman" w:hAnsi="Times New Roman"/>
                <w:sz w:val="28"/>
                <w:szCs w:val="28"/>
                <w:lang w:val="en-US"/>
              </w:rPr>
              <w:t>Effect of resveratrol on cancer development in experimental animals</w:t>
            </w:r>
          </w:p>
        </w:tc>
      </w:tr>
      <w:tr w:rsidR="00E61D19" w:rsidRPr="00A85ADF" w:rsidTr="00F303A1">
        <w:tc>
          <w:tcPr>
            <w:tcW w:w="13433" w:type="dxa"/>
            <w:gridSpan w:val="6"/>
            <w:tcBorders>
              <w:top w:val="single" w:sz="18" w:space="0" w:color="auto"/>
              <w:left w:val="single" w:sz="18" w:space="0" w:color="auto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</w:tr>
      <w:tr w:rsidR="00E61D19" w:rsidRPr="00C473EB" w:rsidTr="00F303A1">
        <w:trPr>
          <w:trHeight w:val="340"/>
        </w:trPr>
        <w:tc>
          <w:tcPr>
            <w:tcW w:w="1939" w:type="dxa"/>
            <w:tcBorders>
              <w:top w:val="single" w:sz="2" w:space="0" w:color="auto"/>
              <w:left w:val="single" w:sz="18" w:space="0" w:color="auto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Species / Strain </w:t>
            </w:r>
          </w:p>
        </w:tc>
        <w:tc>
          <w:tcPr>
            <w:tcW w:w="2564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Carcinogen</w:t>
            </w:r>
          </w:p>
        </w:tc>
        <w:tc>
          <w:tcPr>
            <w:tcW w:w="2693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sveratrol dose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uration</w:t>
            </w:r>
          </w:p>
        </w:tc>
        <w:tc>
          <w:tcPr>
            <w:tcW w:w="3260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Effect</w:t>
            </w:r>
          </w:p>
        </w:tc>
        <w:tc>
          <w:tcPr>
            <w:tcW w:w="1418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ferences</w:t>
            </w:r>
          </w:p>
        </w:tc>
      </w:tr>
      <w:tr w:rsidR="00E61D19" w:rsidRPr="00A85ADF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sz w:val="24"/>
                <w:szCs w:val="24"/>
                <w:lang w:val="en-US"/>
              </w:rPr>
              <w:t>Skin - Non-melanoma skin cancer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C3H/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HeN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MBA, 400 nmol, 1x / week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µmol/ mouse prior carcinogen treatmen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25 </w:t>
            </w:r>
            <w:proofErr w:type="spellStart"/>
            <w:r w:rsidRPr="00C473EB">
              <w:rPr>
                <w:rFonts w:ascii="Times New Roman" w:hAnsi="Times New Roman"/>
              </w:rPr>
              <w:t>week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fldChar w:fldCharType="begin">
                <w:fldData xml:space="preserve">PFJlZm1hbj48Q2l0ZT48QXV0aG9yPll1c3VmPC9BdXRob3I+PFllYXI+MjAwOTwvWWVhcj48UmVj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=
</w:fldData>
              </w:fldChar>
            </w:r>
            <w:r w:rsidR="00BE4E65">
              <w:rPr>
                <w:rFonts w:ascii="Times New Roman" w:hAnsi="Times New Roman"/>
              </w:rPr>
              <w:instrText xml:space="preserve"> ADDIN REFMGR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FJlZm1hbj48Q2l0ZT48QXV0aG9yPll1c3VmPC9BdXRob3I+PFllYXI+MjAwOTwvWWVhcj48UmVj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=
</w:fldData>
              </w:fldChar>
            </w:r>
            <w:r w:rsidR="00BE4E65"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C473EB">
              <w:rPr>
                <w:rFonts w:ascii="Times New Roman" w:hAnsi="Times New Roman"/>
              </w:rPr>
            </w:r>
            <w:r w:rsidRPr="00C473EB">
              <w:rPr>
                <w:rFonts w:ascii="Times New Roman" w:hAnsi="Times New Roman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</w:rPr>
              <w:t>[</w:t>
            </w:r>
            <w:r w:rsidR="00BE4E65">
              <w:rPr>
                <w:rFonts w:ascii="Times New Roman" w:hAnsi="Times New Roman"/>
                <w:noProof/>
              </w:rPr>
              <w:t>1</w:t>
            </w:r>
            <w:r w:rsidR="00BE4E65" w:rsidRPr="00BE4E65">
              <w:rPr>
                <w:rFonts w:ascii="Arial" w:hAnsi="Arial" w:cs="Arial"/>
                <w:noProof/>
              </w:rPr>
              <w:t>]</w:t>
            </w:r>
            <w:r w:rsidRPr="00C473EB">
              <w:rPr>
                <w:rFonts w:ascii="Times New Roman" w:hAnsi="Times New Roman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SENCAR </w:t>
            </w:r>
            <w:proofErr w:type="spellStart"/>
            <w:r w:rsidRPr="00C473EB">
              <w:rPr>
                <w:rFonts w:ascii="Times New Roman" w:hAnsi="Times New Roman"/>
              </w:rPr>
              <w:t>mice</w:t>
            </w:r>
            <w:proofErr w:type="spellEnd"/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>DMB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4 </w:t>
            </w:r>
            <w:proofErr w:type="spellStart"/>
            <w:r w:rsidRPr="00C473EB">
              <w:rPr>
                <w:rFonts w:ascii="Times New Roman" w:hAnsi="Times New Roman"/>
              </w:rPr>
              <w:t>week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Hyperplasia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fldChar w:fldCharType="begin">
                <w:fldData xml:space="preserve">PFJlZm1hbj48Q2l0ZT48QXV0aG9yPktvd2FsY3p5azwvQXV0aG9yPjxZZWFyPjIwMTA8L1llYXI+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==
</w:fldData>
              </w:fldChar>
            </w:r>
            <w:r w:rsidR="00BE4E65">
              <w:rPr>
                <w:rFonts w:ascii="Times New Roman" w:hAnsi="Times New Roman"/>
              </w:rPr>
              <w:instrText xml:space="preserve"> ADDIN REFMGR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FJlZm1hbj48Q2l0ZT48QXV0aG9yPktvd2FsY3p5azwvQXV0aG9yPjxZZWFyPjIwMTA8L1llYXI+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==
</w:fldData>
              </w:fldChar>
            </w:r>
            <w:r w:rsidR="00BE4E65"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C473EB">
              <w:rPr>
                <w:rFonts w:ascii="Times New Roman" w:hAnsi="Times New Roman"/>
              </w:rPr>
            </w:r>
            <w:r w:rsidRPr="00C473EB">
              <w:rPr>
                <w:rFonts w:ascii="Times New Roman" w:hAnsi="Times New Roman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</w:rPr>
              <w:t>[</w:t>
            </w:r>
            <w:r w:rsidR="00BE4E65">
              <w:rPr>
                <w:rFonts w:ascii="Times New Roman" w:hAnsi="Times New Roman"/>
                <w:noProof/>
              </w:rPr>
              <w:t>2</w:t>
            </w:r>
            <w:r w:rsidR="00BE4E65" w:rsidRPr="00BE4E65">
              <w:rPr>
                <w:rFonts w:ascii="Arial" w:hAnsi="Arial" w:cs="Arial"/>
                <w:noProof/>
              </w:rPr>
              <w:t>]</w:t>
            </w:r>
            <w:r w:rsidRPr="00C473EB">
              <w:rPr>
                <w:rFonts w:ascii="Times New Roman" w:hAnsi="Times New Roman"/>
              </w:rPr>
              <w:fldChar w:fldCharType="end"/>
            </w:r>
          </w:p>
        </w:tc>
      </w:tr>
      <w:tr w:rsidR="00E61D19" w:rsidRPr="00C473EB" w:rsidTr="00F303A1">
        <w:trPr>
          <w:trHeight w:val="1022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ICR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MBA, 390 nmol/ mouse, 1.7 nmol TPA twice a week after 1 week and rest of exp.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8.5 pmol Resv  topically daily, 1 week prior initiation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0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Multiplicit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thcGFkaWE8L0F1dGhvcj48WWVhcj4yMDAyPC9ZZWFyPjxS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thcGFkaWE8L0F1dGhvcj48WWVhcj4yMDAyPC9ZZWFyPjxS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  <w:lang w:val="en-US"/>
              </w:rPr>
              <w:t>Female CD-1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opically, 200 µmol of DMBA + 5 mmol of TP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 – 25 µmol Resv,  twice / wee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8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all conc. use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phbmc8L0F1dGhvcj48WWVhcj4xOTk3PC9ZZWFyPjxSZWNO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phbmc8L0F1dGhvcj48WWVhcj4xOTk3PC9ZZWFyPjxSZWNO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4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D-1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opically, 200 nmol DMBA + 5 nmol of TPA twice a week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 – 25 µmol Resv,  twice / wee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8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all conc. use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vbGVhczwvQXV0aG9yPjxZZWFyPjIwMDI8L1llYXI+PFJl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vbGVhczwvQXV0aG9yPjxZZWFyPjIwMDI8L1llYXI+PFJl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5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wiss mice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opically, DMBA (5 μg/animal)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 – 10 nmol  Resv, 1 hour before DMB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8 week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all conc. used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veTwvQXV0aG9yPjxZZWFyPjIwMDk8L1llYXI+PFJlY051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veTwvQXV0aG9yPjxZZWFyPjIwMDk8L1llYXI+PFJlY051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6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sz w:val="24"/>
                <w:szCs w:val="24"/>
                <w:lang w:val="en-US"/>
              </w:rPr>
              <w:t>Skin – Melanoma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with AH-130 Yoshida ascites hepatoma cell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of  1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Growth of injected cell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hcmJvPC9BdXRob3I+PFllYXI+MTk5OTwvWWVhcj48UmVj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hcmJvPC9BdXRob3I+PFllYXI+MTk5OTwvWWVhcj48UmVj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7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794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lastRenderedPageBreak/>
              <w:t xml:space="preserve">Male </w:t>
            </w:r>
            <w:proofErr w:type="spellStart"/>
            <w:r w:rsidRPr="00C473EB">
              <w:rPr>
                <w:rFonts w:ascii="Times New Roman" w:hAnsi="Times New Roman"/>
              </w:rPr>
              <w:t>Nu/Nu-nuRB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mice</w:t>
            </w:r>
            <w:proofErr w:type="spellEnd"/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0.0025 or 0.006% Resv  in diet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3 or 7.2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8 </w:t>
            </w:r>
            <w:proofErr w:type="spellStart"/>
            <w:r w:rsidRPr="00C473EB">
              <w:rPr>
                <w:rFonts w:ascii="Times New Roman" w:hAnsi="Times New Roman"/>
              </w:rPr>
              <w:t>week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Latenc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fldChar w:fldCharType="begin">
                <w:fldData xml:space="preserve">PFJlZm1hbj48Q2l0ZT48QXV0aG9yPk5pbGVzPC9BdXRob3I+PFllYXI+MjAwNjwvWWVhcj48UmVj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</w:fldData>
              </w:fldChar>
            </w:r>
            <w:r w:rsidR="00BE4E65">
              <w:rPr>
                <w:rFonts w:ascii="Times New Roman" w:hAnsi="Times New Roman"/>
              </w:rPr>
              <w:instrText xml:space="preserve"> ADDIN REFMGR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FJlZm1hbj48Q2l0ZT48QXV0aG9yPk5pbGVzPC9BdXRob3I+PFllYXI+MjAwNjwvWWVhcj48UmVj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</w:fldData>
              </w:fldChar>
            </w:r>
            <w:r w:rsidR="00BE4E65"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C473EB">
              <w:rPr>
                <w:rFonts w:ascii="Times New Roman" w:hAnsi="Times New Roman"/>
              </w:rPr>
            </w:r>
            <w:r w:rsidRPr="00C473EB">
              <w:rPr>
                <w:rFonts w:ascii="Times New Roman" w:hAnsi="Times New Roman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</w:rPr>
              <w:t>[</w:t>
            </w:r>
            <w:r w:rsidR="00BE4E65">
              <w:rPr>
                <w:rFonts w:ascii="Times New Roman" w:hAnsi="Times New Roman"/>
                <w:noProof/>
              </w:rPr>
              <w:t>8</w:t>
            </w:r>
            <w:r w:rsidR="00BE4E65" w:rsidRPr="00BE4E65">
              <w:rPr>
                <w:rFonts w:ascii="Arial" w:hAnsi="Arial" w:cs="Arial"/>
                <w:noProof/>
              </w:rPr>
              <w:t>]</w:t>
            </w:r>
            <w:r w:rsidRPr="00C473EB">
              <w:rPr>
                <w:rFonts w:ascii="Times New Roman" w:hAnsi="Times New Roman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C57BL/6N mice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16-BL6 melanoma cell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50 mg/ kg Resv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daily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9 day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Growth of injected cell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hbHRhZ2lyb25lPC9BdXRob3I+PFllYXI+MjAwMDwvWWVh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hbHRhZ2lyb25lPC9BdXRob3I+PFllYXI+MjAwMDwvWWVh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9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sz w:val="24"/>
                <w:szCs w:val="24"/>
                <w:lang w:val="en-US"/>
              </w:rPr>
              <w:t>Breast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  <w:lang w:val="en-US"/>
              </w:rPr>
              <w:t>Female CD-1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op. </w:t>
            </w:r>
            <w:proofErr w:type="spellStart"/>
            <w:proofErr w:type="gramStart"/>
            <w:r w:rsidRPr="00C473EB">
              <w:rPr>
                <w:rFonts w:ascii="Times New Roman" w:hAnsi="Times New Roman"/>
                <w:lang w:val="en-US"/>
              </w:rPr>
              <w:t>appli</w:t>
            </w:r>
            <w:proofErr w:type="spellEnd"/>
            <w:proofErr w:type="gramEnd"/>
            <w:r w:rsidRPr="00C473EB">
              <w:rPr>
                <w:rFonts w:ascii="Times New Roman" w:hAnsi="Times New Roman"/>
                <w:lang w:val="en-US"/>
              </w:rPr>
              <w:t>. of DMB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Pre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ncub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. with 0.01 – 100 µM Resv  twice / wee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8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all conc. used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phbmc8L0F1dGhvcj48WWVhcj4xOTk3PC9ZZWFyPjxSZWNO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phbmc8L0F1dGhvcj48WWVhcj4xOTk3PC9ZZWFyPjxSZWNO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4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VB/N female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 mg/l in drinking water, from week 20 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0.1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Latenc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Byb3ZpbmNpYWxpPC9BdXRob3I+PFllYXI+MjAwNTwvWWVh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Byb3ZpbmNpYWxpPC9BdXRob3I+PFllYXI+MjAwNTwvWWVh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0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653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BALB/c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jected mammary 4T1 mammary carcinoma cell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, 3 or 5 mg Resv/kg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daily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3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volum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ung metastases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vdmU8L0F1dGhvcj48WWVhcj4yMDAyPC9ZZWFyPjxSZWNO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vdmU8L0F1dGhvcj48WWVhcj4yMDAyPC9ZZWFyPjxSZWNO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1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wiss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hrlich ascites carcinoma cells from a spontaneous mammary cance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or 40 mg Resv/kg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dail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siz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>↓ (40 mg/kg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VsLU1vd2FmeTwvQXV0aG9yPjxZZWFyPjIwMTA8L1llYXI+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VsLU1vd2FmeTwvQXV0aG9yPjxZZWFyPjIwMTA8L1llYXI+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2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794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prague-Dawley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ingle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.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. dose of NMU, 50 mg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and 100 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, 5 days/week, starting 1 week prior MNU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2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D2259C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Latenc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 xml:space="preserve">↓, </w:t>
            </w:r>
            <w:proofErr w:type="spellStart"/>
            <w:r w:rsidRPr="00C473EB">
              <w:rPr>
                <w:rFonts w:ascii="Times New Roman" w:hAnsi="Times New Roman"/>
              </w:rPr>
              <w:t>Multiplicit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D2259C" w:rsidRDefault="00E61D19" w:rsidP="00F303A1">
            <w:pPr>
              <w:spacing w:after="0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 xml:space="preserve">: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oYXQ8L0F1dGhvcj48WWVhcj4yMDAxPC9ZZWFyPjxSZWNO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oYXQ8L0F1dGhvcj48WWVhcj4yMDAxPC9ZZWFyPjxSZWNO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3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794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prague-Dawley CD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60 mg DMBA /k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esv (1 g/kg diet) for full life span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5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8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Latenc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 xml:space="preserve">↓, </w:t>
            </w:r>
            <w:proofErr w:type="spellStart"/>
            <w:r w:rsidRPr="00C473EB">
              <w:rPr>
                <w:rFonts w:ascii="Times New Roman" w:hAnsi="Times New Roman"/>
              </w:rPr>
              <w:t>Multiplicit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oaXRzZXR0PC9BdXRob3I+PFllYXI+MjAwNjwvWWVhcj48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oaXRzZXR0PC9BdXRob3I+PFllYXI+MjAwNjwvWWVhcj48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4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794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prague-Dawley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ay 52 of age: 10 mg DMB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ay 45 of age and the rest of study: 0.5 mg Resv 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(in the diet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20 days after DMBA treatment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Multiplicity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hbmVyamVlPC9BdXRob3I+PFllYXI+MjAwMjwvWWVhcj48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hbmVyamVlPC9BdXRob3I+PFllYXI+MjAwMjwvWWVhcj48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5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prague–Dawley rats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ingle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.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. dose of NMU, 50 mg/kg (on day 49)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gramStart"/>
            <w:r w:rsidRPr="00C473EB">
              <w:rPr>
                <w:rFonts w:ascii="Times New Roman" w:hAnsi="Times New Roman"/>
                <w:lang w:val="en-US"/>
              </w:rPr>
              <w:t>sc</w:t>
            </w:r>
            <w:proofErr w:type="gramEnd"/>
            <w:r w:rsidRPr="00C473EB">
              <w:rPr>
                <w:rFonts w:ascii="Times New Roman" w:hAnsi="Times New Roman"/>
                <w:lang w:val="en-US"/>
              </w:rPr>
              <w:t xml:space="preserve"> inject. Resv  (10 or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0 mg/ kg) for five day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0 week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Incidence</w:t>
            </w:r>
            <w:proofErr w:type="spellEnd"/>
            <w:r>
              <w:rPr>
                <w:rFonts w:ascii="Times New Roman" w:hAnsi="Times New Roman"/>
              </w:rPr>
              <w:t>:</w:t>
            </w:r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↑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dG88L0F1dGhvcj48WWVhcj4yMDAzPC9ZZWFyPjxSZWNO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dG88L0F1dGhvcj48WWVhcj4yMDAzPC9ZZWFyPjxSZWNO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6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  <w:vAlign w:val="center"/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sz w:val="24"/>
                <w:szCs w:val="24"/>
                <w:lang w:val="en-US"/>
              </w:rPr>
              <w:t>Liver cancer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Balb/C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jected mouse hepatocellular carcinoma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ells H22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ed with Resv: 500, 1000 or 1500 mg/ kg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Growth of H22 </w:t>
            </w:r>
            <w:r w:rsidRPr="00C473EB">
              <w:rPr>
                <w:rFonts w:ascii="Times New Roman" w:hAnsi="Times New Roman"/>
                <w:i/>
                <w:lang w:val="en-US"/>
              </w:rPr>
              <w:t>in vivo</w:t>
            </w:r>
            <w:r>
              <w:rPr>
                <w:rFonts w:ascii="Times New Roman" w:hAnsi="Times New Roman"/>
                <w:i/>
                <w:lang w:val="en-US"/>
              </w:rPr>
              <w:t xml:space="preserve">: </w:t>
            </w:r>
            <w:r w:rsidRPr="00C473EB">
              <w:rPr>
                <w:rFonts w:ascii="Times New Roman" w:hAnsi="Times New Roman"/>
                <w:lang w:val="en-US"/>
              </w:rPr>
              <w:t xml:space="preserve">↓ </w:t>
            </w:r>
            <w:r>
              <w:rPr>
                <w:rFonts w:ascii="Times New Roman" w:hAnsi="Times New Roman"/>
                <w:lang w:val="en-US"/>
              </w:rPr>
              <w:t xml:space="preserve">, </w:t>
            </w:r>
            <w:r w:rsidRPr="00C473EB">
              <w:rPr>
                <w:rFonts w:ascii="Times New Roman" w:hAnsi="Times New Roman"/>
                <w:lang w:val="en-US"/>
              </w:rPr>
              <w:t>all conc. Use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dTwvQXV0aG9yPjxZZWFyPjIwMDM8L1llYXI+PFJlY051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dTwvQXV0aG9yPjxZZWFyPjIwMDM8L1llYXI+PFJlY051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7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alb/c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ransplanted hepatoma cell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ed with Resv: 5, 10 or 15 mg/ kg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siz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</w:t>
            </w:r>
            <w:r>
              <w:rPr>
                <w:rFonts w:ascii="Times New Roman" w:hAnsi="Times New Roman"/>
                <w:lang w:val="en-US"/>
              </w:rPr>
              <w:t xml:space="preserve">, </w:t>
            </w:r>
            <w:r w:rsidRPr="00C473EB">
              <w:rPr>
                <w:rFonts w:ascii="Times New Roman" w:hAnsi="Times New Roman"/>
                <w:lang w:val="en-US"/>
              </w:rPr>
              <w:t>all conc. use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l1PC9BdXRob3I+PFllYXI+MjAwMzwvWWVhcj48UmVjTnVt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l1PC9BdXRob3I+PFllYXI+MjAwMzwvWWVhcj48UmVjTnVt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8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C57BL/6J </w:t>
            </w:r>
            <w:proofErr w:type="spellStart"/>
            <w:r w:rsidRPr="00C473EB">
              <w:rPr>
                <w:rFonts w:ascii="Times New Roman" w:hAnsi="Times New Roman"/>
              </w:rPr>
              <w:t>mice</w:t>
            </w:r>
            <w:proofErr w:type="spellEnd"/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trasplenic injection B16 melanoma cells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Oral: 20 mg/kg 2 times/ day or 23 mg/L in drinking wate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Metastasis: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zZW5zaTwvQXV0aG9yPjxZZWFyPjIwMDI8L1llYXI+PFJl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zZW5zaTwvQXV0aG9yPjxZZWFyPjIwMDI8L1llYXI+PFJl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19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749"/>
        </w:trPr>
        <w:tc>
          <w:tcPr>
            <w:tcW w:w="1939" w:type="dxa"/>
            <w:tcBorders>
              <w:top w:val="nil"/>
              <w:left w:val="single" w:sz="18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–Dawley rats</w:t>
            </w:r>
          </w:p>
        </w:tc>
        <w:tc>
          <w:tcPr>
            <w:tcW w:w="2564" w:type="dxa"/>
            <w:tcBorders>
              <w:top w:val="nil"/>
              <w:left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ENA, 200mg/kg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+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phenobarbital (0.05%) in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rinking water</w:t>
            </w: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Resv in diet equiv. to 50, 100 or 300 mg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/day, start 4 weeks prior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nitiat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+ 20 weeks</w:t>
            </w:r>
          </w:p>
        </w:tc>
        <w:tc>
          <w:tcPr>
            <w:tcW w:w="3260" w:type="dxa"/>
            <w:tcBorders>
              <w:top w:val="nil"/>
              <w:left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all conc. used</w:t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ultiplicity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 all conc. used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pc2hheWVlPC9BdXRob3I+PFllYXI+MjAwOTwvWWVhcj48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pc2hheWVlPC9BdXRob3I+PFllYXI+MjAwOTwvWWVhcj48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0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left w:val="single" w:sz="18" w:space="0" w:color="auto"/>
              <w:bottom w:val="single" w:sz="4" w:space="0" w:color="auto"/>
              <w:right w:val="nil"/>
            </w:tcBorders>
            <w:shd w:val="clear" w:color="auto" w:fill="D9D9D9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sophagus</w:t>
            </w:r>
          </w:p>
        </w:tc>
      </w:tr>
      <w:tr w:rsidR="00E61D19" w:rsidRPr="00C473EB" w:rsidTr="00F303A1">
        <w:tc>
          <w:tcPr>
            <w:tcW w:w="1939" w:type="dxa"/>
            <w:tcBorders>
              <w:left w:val="single" w:sz="18" w:space="0" w:color="auto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-Dawley rats</w:t>
            </w:r>
          </w:p>
        </w:tc>
        <w:tc>
          <w:tcPr>
            <w:tcW w:w="2564" w:type="dxa"/>
            <w:tcBorders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sophagoduodenal anastomosis</w:t>
            </w:r>
          </w:p>
        </w:tc>
        <w:tc>
          <w:tcPr>
            <w:tcW w:w="2693" w:type="dxa"/>
            <w:tcBorders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with 7 mg Resv / kg</w:t>
            </w:r>
          </w:p>
        </w:tc>
        <w:tc>
          <w:tcPr>
            <w:tcW w:w="1559" w:type="dxa"/>
            <w:tcBorders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 months</w:t>
            </w:r>
          </w:p>
        </w:tc>
        <w:tc>
          <w:tcPr>
            <w:tcW w:w="3260" w:type="dxa"/>
            <w:tcBorders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sophagitis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 of intestinal metaplasia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cidence of carcinoma: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18" w:type="dxa"/>
            <w:tcBorders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vb2RhbGw8L0F1dGhvcj48WWVhcj4yMDA5PC9ZZWFyPjxS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vb2RhbGw8L0F1dGhvcj48WWVhcj4yMDA5PC9ZZWFyPjxS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1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9423C6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23C6">
              <w:rPr>
                <w:rFonts w:ascii="Times New Roman" w:hAnsi="Times New Roman"/>
                <w:sz w:val="24"/>
                <w:szCs w:val="24"/>
                <w:lang w:val="en-US"/>
              </w:rPr>
              <w:t>Gastric cancer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Balb/C nude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c injection of human primary gastric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ancer cell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00, 1000 or 1500 mg/kg Resv, injected beside tumor,  6x over 2 day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  <w:lang w:val="en-US"/>
              </w:rPr>
              <w:t>Tumor volum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>↓ (all doses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pob3U8L0F1dGhvcj48WWVhcj4yMDA1PC9ZZWFyPjxSZWNO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pob3U8L0F1dGhvcj48WWVhcj4yMDA1PC9ZZWFyPjxSZWNO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2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NMRI mice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c implanted with the MAC16 tumor cell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After 10-12 days: 1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daily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 day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volum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5a2U8L0F1dGhvcj48WWVhcj4yMDA0PC9ZZWFyPjxSZWNO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5a2U8L0F1dGhvcj48WWVhcj4yMDA0PC9ZZWFyPjxSZWNO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3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Colorectal cancer</w:t>
            </w:r>
          </w:p>
        </w:tc>
      </w:tr>
      <w:tr w:rsidR="00E61D19" w:rsidRPr="00C473EB" w:rsidTr="00F303A1">
        <w:trPr>
          <w:trHeight w:val="1012"/>
        </w:trPr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0 mg DMH /kg, once a week for 15 week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8 mg Resv/ kg / day, either simultaneously with DMH, after DMH treatment or in the entire perio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5 / 30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ACF: entire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treatm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. Period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denoma / Adenocarcinoma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:↓, Multiplicity: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fldChar w:fldCharType="begin">
                <w:fldData xml:space="preserve">PFJlZm1hbj48Q2l0ZT48QXV0aG9yPlNlbmdvdHR1dmVsYW48L0F1dGhvcj48WWVhcj4yMDA2PC9Z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</w:fldData>
              </w:fldChar>
            </w:r>
            <w:r w:rsidR="00BE4E65">
              <w:rPr>
                <w:rFonts w:ascii="Times New Roman" w:hAnsi="Times New Roman"/>
              </w:rPr>
              <w:instrText xml:space="preserve"> ADDIN REFMGR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FJlZm1hbj48Q2l0ZT48QXV0aG9yPlNlbmdvdHR1dmVsYW48L0F1dGhvcj48WWVhcj4yMDA2PC9Z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</w:fldData>
              </w:fldChar>
            </w:r>
            <w:r w:rsidR="00BE4E65"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C473EB">
              <w:rPr>
                <w:rFonts w:ascii="Times New Roman" w:hAnsi="Times New Roman"/>
              </w:rPr>
            </w:r>
            <w:r w:rsidRPr="00C473EB">
              <w:rPr>
                <w:rFonts w:ascii="Times New Roman" w:hAnsi="Times New Roman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</w:rPr>
              <w:t>[</w:t>
            </w:r>
            <w:r w:rsidR="00BE4E65">
              <w:rPr>
                <w:rFonts w:ascii="Times New Roman" w:hAnsi="Times New Roman"/>
                <w:noProof/>
              </w:rPr>
              <w:t>24</w:t>
            </w:r>
            <w:r w:rsidR="00BE4E65" w:rsidRPr="00BE4E65">
              <w:rPr>
                <w:rFonts w:ascii="Arial" w:hAnsi="Arial" w:cs="Arial"/>
                <w:noProof/>
              </w:rPr>
              <w:t>–</w:t>
            </w:r>
            <w:r w:rsidR="00BE4E65">
              <w:rPr>
                <w:rFonts w:ascii="Times New Roman" w:hAnsi="Times New Roman"/>
                <w:noProof/>
              </w:rPr>
              <w:t>26</w:t>
            </w:r>
            <w:r w:rsidR="00BE4E65" w:rsidRPr="00BE4E65">
              <w:rPr>
                <w:rFonts w:ascii="Arial" w:hAnsi="Arial" w:cs="Arial"/>
                <w:noProof/>
              </w:rPr>
              <w:t>]</w:t>
            </w:r>
            <w:r w:rsidRPr="00C473EB">
              <w:rPr>
                <w:rFonts w:ascii="Times New Roman" w:hAnsi="Times New Roman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F344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5 mg AOM/ kg 2x 1 week apart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days prior to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carcino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. treatment: 200 µg 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  in drinking wate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CF 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CF multiplicity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lc3NpdG9yZTwvQXV0aG9yPjxZZWFyPjIwMDA8L1llYXI+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lc3NpdG9yZTwvQXV0aG9yPjxZZWFyPjIwMDA8L1llYXI+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7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CF-1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of AOM (5 mg/kg body weight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0 mg/kg  diet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2.4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otal ACF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ACF distal part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CF multiplicity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tpbmVtYW48L0F1dGhvcj48WWVhcj4yMDA3PC9ZZWFyPjxS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tpbmVtYW48L0F1dGhvcj48WWVhcj4yMDA3PC9ZZWFyPjxS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8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ale C57BL/6J </w:t>
            </w:r>
            <w:proofErr w:type="spellStart"/>
            <w:r w:rsidRPr="00C473EB">
              <w:rPr>
                <w:rFonts w:ascii="Times New Roman" w:hAnsi="Times New Roman"/>
                <w:vertAlign w:val="superscript"/>
                <w:lang w:val="en-US"/>
              </w:rPr>
              <w:t>ApcMin</w:t>
            </w:r>
            <w:proofErr w:type="spellEnd"/>
            <w:r w:rsidRPr="00C473EB">
              <w:rPr>
                <w:rFonts w:ascii="Times New Roman" w:hAnsi="Times New Roman"/>
                <w:vertAlign w:val="superscript"/>
                <w:lang w:val="en-US"/>
              </w:rPr>
              <w:t>/+</w:t>
            </w:r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0.05% or 0.2% Resv in the diet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60 and 24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.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denomas</w:t>
            </w:r>
            <w:r>
              <w:rPr>
                <w:rFonts w:ascii="Times New Roman" w:hAnsi="Times New Roman"/>
                <w:lang w:val="en-US"/>
              </w:rPr>
              <w:t xml:space="preserve">: </w:t>
            </w:r>
            <w:r w:rsidRPr="00C473EB">
              <w:rPr>
                <w:rFonts w:ascii="Times New Roman" w:hAnsi="Times New Roman"/>
                <w:lang w:val="en-US"/>
              </w:rPr>
              <w:t>↓ (0.2 % Resv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bGU8L0F1dGhvcj48WWVhcj4yMDA1PC9ZZWFyPjxSZWNO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bGU8L0F1dGhvcj48WWVhcj4yMDA1PC9ZZWFyPjxSZWNO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29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ale  C57BL/6J </w:t>
            </w:r>
            <w:proofErr w:type="spellStart"/>
            <w:r w:rsidRPr="00C473EB">
              <w:rPr>
                <w:rFonts w:ascii="Times New Roman" w:hAnsi="Times New Roman"/>
                <w:vertAlign w:val="superscript"/>
                <w:lang w:val="en-US"/>
              </w:rPr>
              <w:t>ApcMin</w:t>
            </w:r>
            <w:proofErr w:type="spellEnd"/>
            <w:r w:rsidRPr="00C473EB">
              <w:rPr>
                <w:rFonts w:ascii="Times New Roman" w:hAnsi="Times New Roman"/>
                <w:vertAlign w:val="superscript"/>
                <w:lang w:val="en-US"/>
              </w:rPr>
              <w:t>/+</w:t>
            </w:r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0.01% Resv in drinking water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12 mg Resv/ kg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Small intestine</w:t>
            </w:r>
            <w:r w:rsidRPr="00C473EB">
              <w:rPr>
                <w:rFonts w:ascii="Times New Roman" w:hAnsi="Times New Roman"/>
                <w:lang w:val="en-US"/>
              </w:rPr>
              <w:t xml:space="preserve"> adenomas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Colon</w:t>
            </w:r>
            <w:r w:rsidRPr="00C473EB">
              <w:rPr>
                <w:rFonts w:ascii="Times New Roman" w:hAnsi="Times New Roman"/>
                <w:lang w:val="en-US"/>
              </w:rPr>
              <w:t xml:space="preserve"> adenomas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jaG5laWRlcjwvQXV0aG9yPjxZZWFyPjIwMDE8L1llYXI+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jaG5laWRlcjwvQXV0aG9yPjxZZWFyPjIwMDE8L1llYXI+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0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ale  C57BL/6J </w:t>
            </w:r>
            <w:proofErr w:type="spellStart"/>
            <w:r w:rsidRPr="00C473EB">
              <w:rPr>
                <w:rFonts w:ascii="Times New Roman" w:hAnsi="Times New Roman"/>
                <w:vertAlign w:val="superscript"/>
                <w:lang w:val="en-US"/>
              </w:rPr>
              <w:t>ApcMin</w:t>
            </w:r>
            <w:proofErr w:type="spellEnd"/>
            <w:r w:rsidRPr="00C473EB">
              <w:rPr>
                <w:rFonts w:ascii="Times New Roman" w:hAnsi="Times New Roman"/>
                <w:vertAlign w:val="superscript"/>
                <w:lang w:val="en-US"/>
              </w:rPr>
              <w:t>/+</w:t>
            </w:r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ietary Resv correspond. to 0, 4, 20 and 90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load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ppZWdsZXI8L0F1dGhvcj48WWVhcj4yMDA0PC9ZZWFyPjxS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ppZWdsZXI8L0F1dGhvcj48WWVhcj4yMDA0PC9ZZWFyPjxS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1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and female C57BL/6 mice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AOM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Water containing 1% DS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00 ppm Resv in diet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48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62 day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ultiplicity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1aTwvQXV0aG9yPjxZZWFyPjIwMTA8L1llYXI+PFJlY051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1aTwvQXV0aG9yPjxZZWFyPjIwMTA8L1llYXI+PFJlY051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2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Prostate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–Dawley rats (SV-40 Tag)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50 mg Resv/ kg in diet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15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0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: 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hcnBlcjwvQXV0aG9yPjxZZWFyPjIwMDk8L1llYXI+PFJl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hcnBlcjwvQXV0aG9yPjxZZWFyPjIwMDk8L1llYXI+PFJl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3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heterozygous TRAP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0, 100 or 200 µg Resv/ ml in  drinking water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5, 10 or 20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Neoplastic lesions: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ZW5pPC9BdXRob3I+PFllYXI+MjAwODwvWWVhcj48UmVj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ZW5pPC9BdXRob3I+PFllYXI+MjAwODwvWWVhcj48UmVj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4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PTEN-KO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0 mg / kg / by oral gavages, 3 times a wee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denoma incidence :↓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5hcmF5YW5hbjwvQXV0aG9yPjxZZWFyPjIwMDk8L1llYXI+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5hcmF5YW5hbjwvQXV0aG9yPjxZZWFyPjIwMDk8L1llYXI+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5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Male </w:t>
            </w:r>
            <w:proofErr w:type="spellStart"/>
            <w:r w:rsidRPr="00C473EB">
              <w:rPr>
                <w:rFonts w:ascii="Times New Roman" w:hAnsi="Times New Roman"/>
              </w:rPr>
              <w:t>athymic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nude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BALB/cAnNCr-nu/nu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mice</w:t>
            </w:r>
            <w:proofErr w:type="spellEnd"/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c injection of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LNCa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cell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0 or 100 mg / kg diet, starting 2 weeks before inoculation of cells water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6 or 12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9 weeks 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growth:↓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hbmc8L0F1dGhvcj48WWVhcj4yMDA4PC9ZZWFyPjxSZWNO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hbmc8L0F1dGhvcj48WWVhcj4yMDA4PC9ZZWFyPjxSZWNO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6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Lung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A/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JOlaHsd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80 or 300mg B[a]P 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(gastric tube) once a week for 8 weeks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0.4% Resv in diet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280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6 month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>, Multiplicity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lcmdlPC9BdXRob3I+PFllYXI+MjAwNDwvWWVhcj48UmVj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lcmdlPC9BdXRob3I+PFllYXI+MjAwNDwvWWVhcj48UmVj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7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Female A/J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Weekly gavages doses of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a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+ NNK (3 µmol of each) for eight week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00 ppm in diet, starting 1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week after the final dose of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a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and NNK 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60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6 weeks, 18 weeks with Resv 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>, Multiplicity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lY2h0PC9BdXRob3I+PFllYXI+MTk5OTwvWWVhcj48UmVj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lY2h0PC9BdXRob3I+PFllYXI+MTk5OTwvWWVhcj48UmVj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8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C57BL/6N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16-BL6 melanoma cell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50 mg/ kg Resv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dail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9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  <w:lang w:val="en-US"/>
              </w:rPr>
              <w:t>Lung colonization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</w:rPr>
              <w:sym w:font="Symbol" w:char="F0AE"/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hbHRhZ2lyb25lPC9BdXRob3I+PFllYXI+MjAwMDwvWWVh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hbHRhZ2lyb25lPC9BdXRob3I+PFllYXI+MjAwMDwvWWVh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9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C57BL/6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ce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c injection of  Lewis lung carcinoma cell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Resv (0.6, 2.5 or 10 mg/ kg)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once daily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2 day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.5 or 10 mg/kg Resv: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weight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volum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tpbXVyYTwvQXV0aG9yPjxZZWFyPjIwMDE8L1llYXI+PFJl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tpbXVyYTwvQXV0aG9yPjxZZWFyPjIwMDE8L1llYXI+PFJl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39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tcMar>
              <w:top w:w="57" w:type="dxa"/>
              <w:bottom w:w="57" w:type="dxa"/>
            </w:tcMar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Neuroblastoma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A/J mice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c injection with neuro-2a cell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0 mg Resv /kg / day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8 days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umor volume</w:t>
            </w:r>
            <w:r>
              <w:rPr>
                <w:rFonts w:ascii="Times New Roman" w:hAnsi="Times New Roman"/>
                <w:lang w:val="en-US"/>
              </w:rPr>
              <w:t>:</w:t>
            </w:r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oZW48L0F1dGhvcj48WWVhcj4yMDA0PC9ZZWFyPjxSZWNO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oZW48L0F1dGhvcj48WWVhcj4yMDA0PC9ZZWFyPjxSZWNO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</w:fldData>
              </w:fldChar>
            </w:r>
            <w:r w:rsidR="00BE4E6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lang w:val="en-US"/>
              </w:rPr>
              <w:t>40</w:t>
            </w:r>
            <w:r w:rsidR="00BE4E65" w:rsidRPr="00BE4E6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3433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clear" w:color="auto" w:fill="D9D9D9"/>
            <w:tcMar>
              <w:top w:w="57" w:type="dxa"/>
              <w:bottom w:w="57" w:type="dxa"/>
            </w:tcMar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Leukemia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ALB/c mice</w:t>
            </w:r>
          </w:p>
        </w:tc>
        <w:tc>
          <w:tcPr>
            <w:tcW w:w="2564" w:type="dxa"/>
            <w:tcBorders>
              <w:top w:val="nil"/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jection with L1210 cells</w:t>
            </w: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dministration 12.5, 25, 50 mg/ kg /day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3 weeks</w:t>
            </w:r>
          </w:p>
        </w:tc>
        <w:tc>
          <w:tcPr>
            <w:tcW w:w="3260" w:type="dxa"/>
            <w:tcBorders>
              <w:top w:val="nil"/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Life span of tumor-bearing mice (dose-dependently)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: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A34F9" w:rsidP="00BE4E6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pPC9BdXRob3I+PFllYXI+MjAwNzwvWWVhcj48UmVjTnVt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</w:fldData>
              </w:fldChar>
            </w:r>
            <w:r w:rsidR="00BE4E6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pPC9BdXRob3I+PFllYXI+MjAwNzwvWWVhcj48UmVjTnVt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</w:fldData>
              </w:fldChar>
            </w:r>
            <w:r w:rsidR="00BE4E6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BE4E65" w:rsidRPr="00BE4E6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BE4E6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41</w:t>
            </w:r>
            <w:r w:rsidR="00BE4E65" w:rsidRPr="00BE4E6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A85ADF" w:rsidTr="00F303A1">
        <w:tc>
          <w:tcPr>
            <w:tcW w:w="13433" w:type="dxa"/>
            <w:gridSpan w:val="6"/>
            <w:tcBorders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intraperitoneally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intragastically; sc: subcutaneous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: body weight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OM: Azoxymethane; B[a]P: Benzo[a]pyrene; DENA: Diethylnitrosamine; DMBA: 7,12-dimethylbenzanthracene; DMH: 1,2-dimethylhydrazine; DSS: dextran sulfate sodium; NNK: 4-(methylnitrosamino)-1-(3-pyridyl)-1-butanone; TPA: 12-0-tetradecanoylphorbol-13-acetate;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CF: aberrant crypt foci;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ffect is indicated by ↓: reduction; ↑: enhancement</w:t>
            </w:r>
            <w:proofErr w:type="gramStart"/>
            <w:r w:rsidRPr="00C473EB">
              <w:rPr>
                <w:rFonts w:ascii="Times New Roman" w:hAnsi="Times New Roman"/>
                <w:lang w:val="en-US"/>
              </w:rPr>
              <w:t xml:space="preserve">; </w:t>
            </w:r>
            <w:proofErr w:type="gram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>: no effect.</w:t>
            </w:r>
          </w:p>
        </w:tc>
      </w:tr>
    </w:tbl>
    <w:p w:rsidR="00BE4E65" w:rsidRPr="00BE4E65" w:rsidRDefault="00BE4E65" w:rsidP="009E4029">
      <w:pPr>
        <w:rPr>
          <w:rFonts w:ascii="Times New Roman" w:hAnsi="Times New Roman"/>
          <w:b/>
          <w:lang w:val="en-US"/>
        </w:rPr>
      </w:pPr>
    </w:p>
    <w:p w:rsidR="00BE4E65" w:rsidRPr="00BE4E65" w:rsidRDefault="00BE4E65" w:rsidP="009E4029">
      <w:pPr>
        <w:rPr>
          <w:rFonts w:ascii="Times New Roman" w:hAnsi="Times New Roman"/>
          <w:b/>
          <w:lang w:val="en-US"/>
        </w:rPr>
      </w:pPr>
      <w:r w:rsidRPr="00BE4E65">
        <w:rPr>
          <w:rFonts w:ascii="Times New Roman" w:hAnsi="Times New Roman"/>
          <w:b/>
          <w:lang w:val="en-US"/>
        </w:rPr>
        <w:t>References</w:t>
      </w:r>
    </w:p>
    <w:p w:rsidR="00BE4E65" w:rsidRPr="00BE4E65" w:rsidRDefault="004A34F9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lang w:val="en-US"/>
        </w:rPr>
        <w:fldChar w:fldCharType="begin"/>
      </w:r>
      <w:r w:rsidR="00BE4E65">
        <w:rPr>
          <w:lang w:val="en-US"/>
        </w:rPr>
        <w:instrText xml:space="preserve"> ADDIN REFMGR.REFLIST </w:instrText>
      </w:r>
      <w:r>
        <w:rPr>
          <w:lang w:val="en-US"/>
        </w:rPr>
        <w:fldChar w:fldCharType="separate"/>
      </w:r>
      <w:r w:rsidR="00BE4E65" w:rsidRPr="00BE4E65">
        <w:rPr>
          <w:rFonts w:ascii="Times New Roman" w:hAnsi="Times New Roman"/>
          <w:noProof/>
          <w:lang w:val="en-US"/>
        </w:rPr>
        <w:tab/>
        <w:t xml:space="preserve">1. </w:t>
      </w:r>
      <w:r w:rsidR="00BE4E65" w:rsidRPr="00BE4E65">
        <w:rPr>
          <w:rFonts w:ascii="Times New Roman" w:hAnsi="Times New Roman"/>
          <w:noProof/>
          <w:lang w:val="en-US"/>
        </w:rPr>
        <w:tab/>
        <w:t>Yusuf N, Nasti TH, Meleth S, Elmets CA (2009) Resveratrol enhances cell-mediated immune response to DMBA through TLR4 and prevents DMBA induced cutaneous carcinogenesis. Mol Carcinogen 48: 713-723.</w:t>
      </w:r>
    </w:p>
    <w:p w:rsidR="00BE4E65" w:rsidRPr="00A85ADF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. </w:t>
      </w:r>
      <w:r w:rsidRPr="00BE4E65">
        <w:rPr>
          <w:rFonts w:ascii="Times New Roman" w:hAnsi="Times New Roman"/>
          <w:noProof/>
          <w:lang w:val="en-US"/>
        </w:rPr>
        <w:tab/>
        <w:t xml:space="preserve">Kowalczyk MC, Kowalczyk P, Tolstykh O, Hanausek M, Walaszek Z et al. (2010) Synergistic effects of combined phytochemicals and skin cancer prevention in SENCAR mice. </w:t>
      </w:r>
      <w:r w:rsidRPr="00A85ADF">
        <w:rPr>
          <w:rFonts w:ascii="Times New Roman" w:hAnsi="Times New Roman"/>
          <w:noProof/>
        </w:rPr>
        <w:t>Cancer Prev Res 3: 170-178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85ADF">
        <w:rPr>
          <w:rFonts w:ascii="Times New Roman" w:hAnsi="Times New Roman"/>
          <w:noProof/>
        </w:rPr>
        <w:tab/>
        <w:t xml:space="preserve">3. </w:t>
      </w:r>
      <w:r w:rsidRPr="00A85ADF">
        <w:rPr>
          <w:rFonts w:ascii="Times New Roman" w:hAnsi="Times New Roman"/>
          <w:noProof/>
        </w:rPr>
        <w:tab/>
        <w:t xml:space="preserve">Kapadia GJ, Azuine MA, Tokuda H, Takasaki M, Mukainaka T et al. </w:t>
      </w:r>
      <w:r w:rsidRPr="00BE4E65">
        <w:rPr>
          <w:rFonts w:ascii="Times New Roman" w:hAnsi="Times New Roman"/>
          <w:noProof/>
          <w:lang w:val="en-US"/>
        </w:rPr>
        <w:t>(2002) Chemopreventive effect of resveratrol, sesamol, sesame oil and sunflower oil in the Epstein-Barr virus early antigen activation assay and the mouse skin two-stage carcinogenesis. Pharmacol Res 45: 499-505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lastRenderedPageBreak/>
        <w:tab/>
        <w:t xml:space="preserve">4. </w:t>
      </w:r>
      <w:r w:rsidRPr="00BE4E65">
        <w:rPr>
          <w:rFonts w:ascii="Times New Roman" w:hAnsi="Times New Roman"/>
          <w:noProof/>
          <w:lang w:val="en-US"/>
        </w:rPr>
        <w:tab/>
        <w:t>Jang M, Cai L, Udeani GO, Slowing KV, Thomas CF et al. (1997) Cancer chemopreventive activity of resveratrol, a natural product derived from grapes. Science 275: 218-220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5. </w:t>
      </w:r>
      <w:r w:rsidRPr="00BE4E65">
        <w:rPr>
          <w:rFonts w:ascii="Times New Roman" w:hAnsi="Times New Roman"/>
          <w:noProof/>
          <w:lang w:val="en-US"/>
        </w:rPr>
        <w:tab/>
        <w:t>Soleas GJ, Grass L, Josephy PD, Goldberg DM, Diamandis EP (2002) A comparison of the anticarcinogenic properties of four red wine polyphenols. Clin Biochem 35: 119-124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6. </w:t>
      </w:r>
      <w:r w:rsidRPr="00BE4E65">
        <w:rPr>
          <w:rFonts w:ascii="Times New Roman" w:hAnsi="Times New Roman"/>
          <w:noProof/>
          <w:lang w:val="en-US"/>
        </w:rPr>
        <w:tab/>
        <w:t>Roy P, Kalra N, Prasad S, George J, Shukla Y (2009) Chemopreventive Potential of Resveratrol in Mouse Skin Tumors Through Regulation of Mitochondrial and PI3K/AKT Signaling Pathways. Pharm Res 26: 211-217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7. </w:t>
      </w:r>
      <w:r w:rsidRPr="00BE4E65">
        <w:rPr>
          <w:rFonts w:ascii="Times New Roman" w:hAnsi="Times New Roman"/>
          <w:noProof/>
          <w:lang w:val="en-US"/>
        </w:rPr>
        <w:tab/>
        <w:t>Carbo N, Costelli P, Baccino FM, Lopez-Soriano FJ, Argilos JM (1999) Resveratrol, a natural product present in wine, decreases tumour growth in a rat tumour model. Biochem Biophys Res Commun 254: 739-74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8. </w:t>
      </w:r>
      <w:r w:rsidRPr="00BE4E65">
        <w:rPr>
          <w:rFonts w:ascii="Times New Roman" w:hAnsi="Times New Roman"/>
          <w:noProof/>
          <w:lang w:val="en-US"/>
        </w:rPr>
        <w:tab/>
        <w:t>Niles RM, Cook CP, Meadows GG, Fu YM, McLaughlin JL et al. (2006) Resveratrol is rapidly metabolized in athymic (Nu/Nu) mice and does not inhibit human melanoma xenograft tumor growth. J Nutr 136: 2542-2546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9. </w:t>
      </w:r>
      <w:r w:rsidRPr="00BE4E65">
        <w:rPr>
          <w:rFonts w:ascii="Times New Roman" w:hAnsi="Times New Roman"/>
          <w:noProof/>
          <w:lang w:val="en-US"/>
        </w:rPr>
        <w:tab/>
        <w:t>Caltagirone S, Rossi C, Poggi A, Ranelletti FO, Natali PG et al. (2000) Flavonoids apigenin and quercetin inhibit melanoma growth and metastatic potential. Int J Cancer 87: 595-600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0. </w:t>
      </w:r>
      <w:r w:rsidRPr="00BE4E65">
        <w:rPr>
          <w:rFonts w:ascii="Times New Roman" w:hAnsi="Times New Roman"/>
          <w:noProof/>
          <w:lang w:val="en-US"/>
        </w:rPr>
        <w:tab/>
        <w:t>Provinciali M, Re F, Donnini A, Orlando F, Bartozzi B et al. (2005) Effect of Resveratrol on the development of spontaneous mammary tumors in HER-2/neu transgenic mice. Int J Cancer 115: 36-45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1. </w:t>
      </w:r>
      <w:r w:rsidRPr="00BE4E65">
        <w:rPr>
          <w:rFonts w:ascii="Times New Roman" w:hAnsi="Times New Roman"/>
          <w:noProof/>
          <w:lang w:val="en-US"/>
        </w:rPr>
        <w:tab/>
        <w:t>Bove K, Lincoln DW, Tsan MF (2002) Effect of resveratrol on growth of 4T1 breast cancer cells in vitro and in vivo. Biochem Biophys Res Commun 291: 1001-1005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2. </w:t>
      </w:r>
      <w:r w:rsidRPr="00BE4E65">
        <w:rPr>
          <w:rFonts w:ascii="Times New Roman" w:hAnsi="Times New Roman"/>
          <w:noProof/>
          <w:lang w:val="en-US"/>
        </w:rPr>
        <w:tab/>
        <w:t>El-Mowafy AM, El-Mesery ME, Salem HA, Al-Gayyar MM, Darweish MM (2010) Prominent chemopreventive and chemoenhancing effects for resveratrol: unraveling molecular targets and the role of C-reactive protein. Chemotherapy 56: 60-65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3. </w:t>
      </w:r>
      <w:r w:rsidRPr="00BE4E65">
        <w:rPr>
          <w:rFonts w:ascii="Times New Roman" w:hAnsi="Times New Roman"/>
          <w:noProof/>
          <w:lang w:val="en-US"/>
        </w:rPr>
        <w:tab/>
        <w:t>Bhat KPL, Lantvit D, Christov K, Mehta RG, Moon RC et al. (2001) Estrogenic and antiestrogenic properties of resveratrol in mammary tumor models. Cancer Res 61: 7456-746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4. </w:t>
      </w:r>
      <w:r w:rsidRPr="00BE4E65">
        <w:rPr>
          <w:rFonts w:ascii="Times New Roman" w:hAnsi="Times New Roman"/>
          <w:noProof/>
          <w:lang w:val="en-US"/>
        </w:rPr>
        <w:tab/>
        <w:t>Whitsett TG, Jr., Carpenter DM, Lamartiniere CA (2006) Resveratrol, but not EGCG, in the diet suppresses DMBA-induced mammary cancer in rats. J Carcinog 5: 15.</w:t>
      </w:r>
    </w:p>
    <w:p w:rsidR="00BE4E65" w:rsidRPr="00A85ADF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5. </w:t>
      </w:r>
      <w:r w:rsidRPr="00BE4E65">
        <w:rPr>
          <w:rFonts w:ascii="Times New Roman" w:hAnsi="Times New Roman"/>
          <w:noProof/>
          <w:lang w:val="en-US"/>
        </w:rPr>
        <w:tab/>
        <w:t xml:space="preserve">Banerjee S, Bueso-Ramos C, Aggarwal BB (2002) Suppression of 7,12-dimethylbenz(a)anthracene-induced mammary carcinogenesis in rats by resveratrol: Role of nuclear factor-kappa B, cyclooxygenase 2, and matrix metalloprotease 9. </w:t>
      </w:r>
      <w:r w:rsidRPr="00A85ADF">
        <w:rPr>
          <w:rFonts w:ascii="Times New Roman" w:hAnsi="Times New Roman"/>
          <w:noProof/>
        </w:rPr>
        <w:t>Cancer Res 62: 4945-4954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85ADF">
        <w:rPr>
          <w:rFonts w:ascii="Times New Roman" w:hAnsi="Times New Roman"/>
          <w:noProof/>
        </w:rPr>
        <w:lastRenderedPageBreak/>
        <w:tab/>
        <w:t xml:space="preserve">16. </w:t>
      </w:r>
      <w:r w:rsidRPr="00A85ADF">
        <w:rPr>
          <w:rFonts w:ascii="Times New Roman" w:hAnsi="Times New Roman"/>
          <w:noProof/>
        </w:rPr>
        <w:tab/>
        <w:t xml:space="preserve">Sato M, Pei RJ, Yuri T, Danbara N, Nakane Y et al. </w:t>
      </w:r>
      <w:r w:rsidRPr="00BE4E65">
        <w:rPr>
          <w:rFonts w:ascii="Times New Roman" w:hAnsi="Times New Roman"/>
          <w:noProof/>
          <w:lang w:val="en-US"/>
        </w:rPr>
        <w:t>(2003) Prepubertal resveratrol exposure accelerates N-methyl-N-nitrosourea-induced mammary carcinoma in female Sprague-Dawley rats. Cancer Lett 202: 137-145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7. </w:t>
      </w:r>
      <w:r w:rsidRPr="00BE4E65">
        <w:rPr>
          <w:rFonts w:ascii="Times New Roman" w:hAnsi="Times New Roman"/>
          <w:noProof/>
          <w:lang w:val="en-US"/>
        </w:rPr>
        <w:tab/>
        <w:t>Liu HS, Pan CE, Yang W, Liu XM (2003) Antitumor and immunomodulatory activity of resveratrol on experimentally implanted tumor of H22 in Balb/c mice. World J Gastroenterol 9: 1474-1476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8. </w:t>
      </w:r>
      <w:r w:rsidRPr="00BE4E65">
        <w:rPr>
          <w:rFonts w:ascii="Times New Roman" w:hAnsi="Times New Roman"/>
          <w:noProof/>
          <w:lang w:val="en-US"/>
        </w:rPr>
        <w:tab/>
        <w:t>Yu L, Sun ZJ, Wu SL, Pan CE (2003) Effect of resveratrol on cell cycle proteins in murine transplantable liver cancer. World J Gastroenterol 9: 2341-234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19. </w:t>
      </w:r>
      <w:r w:rsidRPr="00BE4E65">
        <w:rPr>
          <w:rFonts w:ascii="Times New Roman" w:hAnsi="Times New Roman"/>
          <w:noProof/>
          <w:lang w:val="en-US"/>
        </w:rPr>
        <w:tab/>
        <w:t>Asensi M, Medina I, Ortega A, Carretero J, Bano MC et al. (2002) Inhibition of cancer growth by resveratrol is related to its low bioavailability. Free Radic Biol Med 33: 387-398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0. </w:t>
      </w:r>
      <w:r w:rsidRPr="00BE4E65">
        <w:rPr>
          <w:rFonts w:ascii="Times New Roman" w:hAnsi="Times New Roman"/>
          <w:noProof/>
          <w:lang w:val="en-US"/>
        </w:rPr>
        <w:tab/>
        <w:t>Bishayee A, Dhir N (2009) Resveratrol-mediated chemoprevention of diethylnitrosamine-initiated hepatocarcinogenesis: inhibition of cell proliferation and induction of apoptosis. Chem Biol Interact 179: 131-144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1. </w:t>
      </w:r>
      <w:r w:rsidRPr="00BE4E65">
        <w:rPr>
          <w:rFonts w:ascii="Times New Roman" w:hAnsi="Times New Roman"/>
          <w:noProof/>
          <w:lang w:val="en-US"/>
        </w:rPr>
        <w:tab/>
        <w:t>Woodall CE, Li Y, Liu QH, Wo J, Martin RC (2009) Chemoprevention of metaplasia initiation and carcinogenic progression to esophageal adenocarcinoma by resveratrol supplementation. Anti Cancer Drug 20: 437-44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2. </w:t>
      </w:r>
      <w:r w:rsidRPr="00BE4E65">
        <w:rPr>
          <w:rFonts w:ascii="Times New Roman" w:hAnsi="Times New Roman"/>
          <w:noProof/>
          <w:lang w:val="en-US"/>
        </w:rPr>
        <w:tab/>
        <w:t>Zhou HB, Chen JJ, Wang WX, Cai JT, Du Q (2005) Anticancer activity of resveratrol on implanted human primary gastric carcinoma cells in nude mice. World J Gastroenterol 11: 280-284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3. </w:t>
      </w:r>
      <w:r w:rsidRPr="00BE4E65">
        <w:rPr>
          <w:rFonts w:ascii="Times New Roman" w:hAnsi="Times New Roman"/>
          <w:noProof/>
          <w:lang w:val="en-US"/>
        </w:rPr>
        <w:tab/>
        <w:t>Wyke SM, Russell ST, Tisdale MJ (2004) Induction of proteasome expression in skeletal muscle is attenuated by inhibitors of NF-kappaB activation. Br J Cancer 91: 1742-1750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4. </w:t>
      </w:r>
      <w:r w:rsidRPr="00BE4E65">
        <w:rPr>
          <w:rFonts w:ascii="Times New Roman" w:hAnsi="Times New Roman"/>
          <w:noProof/>
          <w:lang w:val="en-US"/>
        </w:rPr>
        <w:tab/>
        <w:t>Sengottuvelan M, Senthilkumar R, Nalini N (2006) Modulatory influence of dietary resveratrol during different phases of 1,2-dimethylhydrazine induced mucosal lipid-peroxidation, antioxidant status and aberrant crypt foci development in rat colon carcinogenesis. Biochimica et Biophysica Acta-General Subjects 1760: 1175-118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5. </w:t>
      </w:r>
      <w:r w:rsidRPr="00BE4E65">
        <w:rPr>
          <w:rFonts w:ascii="Times New Roman" w:hAnsi="Times New Roman"/>
          <w:noProof/>
          <w:lang w:val="en-US"/>
        </w:rPr>
        <w:tab/>
        <w:t>Sengottuvelan M, Nalini N (2006) Dietary supplementation of resveratrol suppresses colonic tumour incidence in 1,2-dimethylhydrazine-treated rats by modulating biotransforming enzymes and aberrant crypt foci development. Br J Nutr 96: 145-15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6. </w:t>
      </w:r>
      <w:r w:rsidRPr="00BE4E65">
        <w:rPr>
          <w:rFonts w:ascii="Times New Roman" w:hAnsi="Times New Roman"/>
          <w:noProof/>
          <w:lang w:val="en-US"/>
        </w:rPr>
        <w:tab/>
        <w:t>Sengottuvelan M, Viswanathan P, Nalini N (2006) Chemopreventive effect of trans-resveratrol--a phytoalexin against colonic aberrant crypt foci and cell proliferation in 1,2-dimethylhydrazine induced colon carcinogenesis. Carcinogenesis 27: 1038-1046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7. </w:t>
      </w:r>
      <w:r w:rsidRPr="00BE4E65">
        <w:rPr>
          <w:rFonts w:ascii="Times New Roman" w:hAnsi="Times New Roman"/>
          <w:noProof/>
          <w:lang w:val="en-US"/>
        </w:rPr>
        <w:tab/>
        <w:t>Tessitore L, Davit A, Sarotto I, Caderni G (2000) Resveratrol depresses the growth of colorectal aberrant crypt foci by affecting bax and p21(CIP) expression. Carcinogenesis 21: 1619-1622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lastRenderedPageBreak/>
        <w:tab/>
        <w:t xml:space="preserve">28. </w:t>
      </w:r>
      <w:r w:rsidRPr="00BE4E65">
        <w:rPr>
          <w:rFonts w:ascii="Times New Roman" w:hAnsi="Times New Roman"/>
          <w:noProof/>
          <w:lang w:val="en-US"/>
        </w:rPr>
        <w:tab/>
        <w:t>Kineman BD, Au A, Paiva NL, Kaiser MS, Brummer EC et al. (2007) Transgenic alfalfa that accumulates piceid (Trans-Resveratrol-3-O-Beta-D-glucopyranoside) requires the presence of beta-glucosidase to inhibit the formation of aberrant crypt foci in the colon of CF-1 mice. Nutr Cancer 58: 66-74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29. </w:t>
      </w:r>
      <w:r w:rsidRPr="00BE4E65">
        <w:rPr>
          <w:rFonts w:ascii="Times New Roman" w:hAnsi="Times New Roman"/>
          <w:noProof/>
          <w:lang w:val="en-US"/>
        </w:rPr>
        <w:tab/>
        <w:t>Sale S, Tunstall RG, Ruparelia KC, Potter GA, Steward WP et al. (2005) Comparison of the effects of the chemopreventive agent resveratrol and its synthetic analog trans 3,4,5,4 '-tetramethoxystilbene (DMU-212) on adenoma development in the Apc(Min+) mouse and cyclooxygenase-2 in human-derived colon cancer cells. Int J Cancer 115: 194-201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0. </w:t>
      </w:r>
      <w:r w:rsidRPr="00BE4E65">
        <w:rPr>
          <w:rFonts w:ascii="Times New Roman" w:hAnsi="Times New Roman"/>
          <w:noProof/>
          <w:lang w:val="en-US"/>
        </w:rPr>
        <w:tab/>
        <w:t>Schneider Y, Duranton B, Gosse F, Schleiffer R, Seiler N et al. (2001) Resveratrol inhibits intestinal tumorigenesis and modulates host-defense-related gene expression in an animal model of human familial adenomatous polyposis. Nutr Cancer 39: 102-107.</w:t>
      </w:r>
    </w:p>
    <w:p w:rsidR="00BE4E65" w:rsidRPr="00A85ADF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1. </w:t>
      </w:r>
      <w:r w:rsidRPr="00BE4E65">
        <w:rPr>
          <w:rFonts w:ascii="Times New Roman" w:hAnsi="Times New Roman"/>
          <w:noProof/>
          <w:lang w:val="en-US"/>
        </w:rPr>
        <w:tab/>
        <w:t xml:space="preserve">Ziegler CC, Rainwater L, Whelan J, McEntee MF (2004) Dietary resveratrol does not affect intestinal tumorigenesis in Apc(Min/+) mice. </w:t>
      </w:r>
      <w:r w:rsidRPr="00A85ADF">
        <w:rPr>
          <w:rFonts w:ascii="Times New Roman" w:hAnsi="Times New Roman"/>
          <w:noProof/>
        </w:rPr>
        <w:t>J Nutr 134: 5-10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85ADF">
        <w:rPr>
          <w:rFonts w:ascii="Times New Roman" w:hAnsi="Times New Roman"/>
          <w:noProof/>
        </w:rPr>
        <w:tab/>
        <w:t xml:space="preserve">32. </w:t>
      </w:r>
      <w:r w:rsidRPr="00A85ADF">
        <w:rPr>
          <w:rFonts w:ascii="Times New Roman" w:hAnsi="Times New Roman"/>
          <w:noProof/>
        </w:rPr>
        <w:tab/>
        <w:t xml:space="preserve">Cui X, Jin Y, Hofseth AB, Pena E, Habiger J et al. </w:t>
      </w:r>
      <w:r w:rsidRPr="00BE4E65">
        <w:rPr>
          <w:rFonts w:ascii="Times New Roman" w:hAnsi="Times New Roman"/>
          <w:noProof/>
          <w:lang w:val="en-US"/>
        </w:rPr>
        <w:t>(2010) Resveratrol suppresses colitis and colon cancer associated with colitis. Cancer Prev Res 3: 549-559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3. </w:t>
      </w:r>
      <w:r w:rsidRPr="00BE4E65">
        <w:rPr>
          <w:rFonts w:ascii="Times New Roman" w:hAnsi="Times New Roman"/>
          <w:noProof/>
          <w:lang w:val="en-US"/>
        </w:rPr>
        <w:tab/>
        <w:t>Harper CE, Cook LM, Patel BB, Wang J, Eltoum IA et al. (2009) Genistein and resveratrol, alone and in combination, suppress prostate cancer in SV-40 tag rats. Prostate 69: 1668-1682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4. </w:t>
      </w:r>
      <w:r w:rsidRPr="00BE4E65">
        <w:rPr>
          <w:rFonts w:ascii="Times New Roman" w:hAnsi="Times New Roman"/>
          <w:noProof/>
          <w:lang w:val="en-US"/>
        </w:rPr>
        <w:tab/>
        <w:t>Seeni A, Takahashi S, Takeshita K, Tang M, Sugiura S et al. (2008) Suppression of prostate cancer growth by resveratrol in the transgenic rat for adenocarcinoma of prostate (TRAP) model. Asian Pac J Cancer Prev 9: 7-14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5. </w:t>
      </w:r>
      <w:r w:rsidRPr="00BE4E65">
        <w:rPr>
          <w:rFonts w:ascii="Times New Roman" w:hAnsi="Times New Roman"/>
          <w:noProof/>
          <w:lang w:val="en-US"/>
        </w:rPr>
        <w:tab/>
        <w:t>Narayanan NK, Nargi D, Randolph C, Narayanan BA (2009) Liposome encapsulation of curcumin and resveratrol in combination reduces prostate cancer incidence in PTEN knockout mice. Int J Cancer 125: 1-8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6. </w:t>
      </w:r>
      <w:r w:rsidRPr="00BE4E65">
        <w:rPr>
          <w:rFonts w:ascii="Times New Roman" w:hAnsi="Times New Roman"/>
          <w:noProof/>
          <w:lang w:val="en-US"/>
        </w:rPr>
        <w:tab/>
        <w:t>Wang TT, Hudson TS, Wang TC, Remsberg CM, Davies NM et al. (2008) Differential effects of resveratrol on androgen-responsive LNCaP human prostate cancer cells in vitro and in vivo. Carcinogenesis 29: 2001-2010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7. </w:t>
      </w:r>
      <w:r w:rsidRPr="00BE4E65">
        <w:rPr>
          <w:rFonts w:ascii="Times New Roman" w:hAnsi="Times New Roman"/>
          <w:noProof/>
          <w:lang w:val="en-US"/>
        </w:rPr>
        <w:tab/>
        <w:t>Berge G, Ovrebo S, Eilertsen E, Haugen A, Mollerup S (2004) Analysis of resveratrol as a lung cancer chemopreventive agent in A/J mice exposed to benzo[alpha] pyrene. Br J Cancer 91: 1380-1383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38. </w:t>
      </w:r>
      <w:r w:rsidRPr="00BE4E65">
        <w:rPr>
          <w:rFonts w:ascii="Times New Roman" w:hAnsi="Times New Roman"/>
          <w:noProof/>
          <w:lang w:val="en-US"/>
        </w:rPr>
        <w:tab/>
        <w:t>Hecht SS, Kenney PM, Wang M, Trushin N, Agarwal S et al (1999) Evaluation of butylated hydroxyanisole, myo-inositol, curcumin, esculetin, resveratrol and lycopene as inhibitors of benzo[a]pyrene plus 4-(methylnitrosamino)-1-(3-pyridyl)-1-butanone-induced lung tumorigenesis in A/J mice. Cancer Lett 137: 123-130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lastRenderedPageBreak/>
        <w:tab/>
        <w:t xml:space="preserve">39. </w:t>
      </w:r>
      <w:r w:rsidRPr="00BE4E65">
        <w:rPr>
          <w:rFonts w:ascii="Times New Roman" w:hAnsi="Times New Roman"/>
          <w:noProof/>
          <w:lang w:val="en-US"/>
        </w:rPr>
        <w:tab/>
        <w:t>Kimura Y, Okuda H (2001) Resveratrol isolated from Polygonum cuspidatum root prevents tumor growth and metastasis to lung and tumor-induced neovascularization in Lewis lung carcinoma-bearing mice. J Nutr 131: 1844-1849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40. </w:t>
      </w:r>
      <w:r w:rsidRPr="00BE4E65">
        <w:rPr>
          <w:rFonts w:ascii="Times New Roman" w:hAnsi="Times New Roman"/>
          <w:noProof/>
          <w:lang w:val="en-US"/>
        </w:rPr>
        <w:tab/>
        <w:t>Chen Y, Tseng SH, Lai HS, Chen WJ (2004) Resveratrol-induced cellular apoptosis and cell cycle arrest in neuroblastoma cells and antitumor effects on neuroblastoma in mice. Surgery 136: 57-66.</w:t>
      </w:r>
    </w:p>
    <w:p w:rsidR="00BE4E65" w:rsidRPr="00BE4E65" w:rsidRDefault="00BE4E65" w:rsidP="00BE4E65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BE4E65">
        <w:rPr>
          <w:rFonts w:ascii="Times New Roman" w:hAnsi="Times New Roman"/>
          <w:noProof/>
          <w:lang w:val="en-US"/>
        </w:rPr>
        <w:tab/>
        <w:t xml:space="preserve">41. </w:t>
      </w:r>
      <w:r w:rsidRPr="00BE4E65">
        <w:rPr>
          <w:rFonts w:ascii="Times New Roman" w:hAnsi="Times New Roman"/>
          <w:noProof/>
          <w:lang w:val="en-US"/>
        </w:rPr>
        <w:tab/>
        <w:t>Li T, Fan GX, Wang W, Li T, Yuan YK (2007) Resveratrol induces apoptosis, influences IL-6 and exerts immunomodulatory effect on mouse lymphocytic leukemia both in vitro and in vivo. Int Immunopharmacol 7: 1221-1231.</w:t>
      </w:r>
    </w:p>
    <w:p w:rsidR="00BE4E65" w:rsidRDefault="00BE4E65" w:rsidP="00BE4E65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</w:p>
    <w:p w:rsidR="00694A2B" w:rsidRPr="00E61D19" w:rsidRDefault="004A34F9" w:rsidP="009E4029">
      <w:pPr>
        <w:rPr>
          <w:lang w:val="en-US"/>
        </w:rPr>
      </w:pPr>
      <w:r>
        <w:rPr>
          <w:lang w:val="en-US"/>
        </w:rPr>
        <w:fldChar w:fldCharType="end"/>
      </w:r>
    </w:p>
    <w:sectPr w:rsidR="00694A2B" w:rsidRPr="00E61D19" w:rsidSect="00E61D19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21465" w:rsidRDefault="00121465" w:rsidP="009E449D">
      <w:pPr>
        <w:spacing w:after="0" w:line="240" w:lineRule="auto"/>
      </w:pPr>
      <w:r>
        <w:separator/>
      </w:r>
    </w:p>
  </w:endnote>
  <w:endnote w:type="continuationSeparator" w:id="0">
    <w:p w:rsidR="00121465" w:rsidRDefault="00121465" w:rsidP="009E44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346C" w:rsidRDefault="00E7346C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800B8" w:rsidRPr="00E7346C" w:rsidRDefault="004A34F9" w:rsidP="00E7346C">
    <w:pPr>
      <w:rPr>
        <w:rFonts w:ascii="Times New Roman" w:hAnsi="Times New Roman"/>
        <w:sz w:val="24"/>
        <w:szCs w:val="24"/>
        <w:lang w:val="en-US"/>
      </w:rPr>
    </w:pPr>
    <w:r w:rsidRPr="00E7346C">
      <w:rPr>
        <w:rFonts w:ascii="Times New Roman" w:hAnsi="Times New Roman"/>
      </w:rPr>
      <w:fldChar w:fldCharType="begin"/>
    </w:r>
    <w:r w:rsidR="00F05CDC" w:rsidRPr="00E7346C">
      <w:rPr>
        <w:rFonts w:ascii="Times New Roman" w:hAnsi="Times New Roman"/>
        <w:lang w:val="en-US"/>
      </w:rPr>
      <w:instrText xml:space="preserve"> PAGE   \* MERGEFORMAT </w:instrText>
    </w:r>
    <w:r w:rsidRPr="00E7346C">
      <w:rPr>
        <w:rFonts w:ascii="Times New Roman" w:hAnsi="Times New Roman"/>
      </w:rPr>
      <w:fldChar w:fldCharType="separate"/>
    </w:r>
    <w:r w:rsidR="009A116E">
      <w:rPr>
        <w:rFonts w:ascii="Times New Roman" w:hAnsi="Times New Roman"/>
        <w:noProof/>
        <w:lang w:val="en-US"/>
      </w:rPr>
      <w:t>9</w:t>
    </w:r>
    <w:r w:rsidRPr="00E7346C">
      <w:rPr>
        <w:rFonts w:ascii="Times New Roman" w:hAnsi="Times New Roman"/>
      </w:rPr>
      <w:fldChar w:fldCharType="end"/>
    </w:r>
    <w:r w:rsidR="00E7346C" w:rsidRPr="00E7346C">
      <w:rPr>
        <w:rFonts w:ascii="Times New Roman" w:hAnsi="Times New Roman"/>
        <w:lang w:val="en-US"/>
      </w:rPr>
      <w:t xml:space="preserve">  </w:t>
    </w:r>
    <w:r w:rsidR="00E7346C">
      <w:rPr>
        <w:rFonts w:ascii="Times New Roman" w:hAnsi="Times New Roman"/>
        <w:lang w:val="en-US"/>
      </w:rPr>
      <w:t xml:space="preserve">  </w:t>
    </w:r>
    <w:proofErr w:type="spellStart"/>
    <w:r w:rsidR="00E7346C" w:rsidRPr="00E7346C">
      <w:rPr>
        <w:rFonts w:ascii="Times New Roman" w:hAnsi="Times New Roman"/>
        <w:lang w:val="en-US"/>
      </w:rPr>
      <w:t>Vang</w:t>
    </w:r>
    <w:proofErr w:type="spellEnd"/>
    <w:r w:rsidR="00E7346C" w:rsidRPr="00E7346C">
      <w:rPr>
        <w:rFonts w:ascii="Times New Roman" w:hAnsi="Times New Roman"/>
        <w:lang w:val="en-US"/>
      </w:rPr>
      <w:t xml:space="preserve"> et </w:t>
    </w:r>
    <w:r w:rsidR="00E7346C" w:rsidRPr="00E7346C">
      <w:rPr>
        <w:rFonts w:ascii="Times New Roman" w:hAnsi="Times New Roman"/>
        <w:i/>
        <w:lang w:val="en-US"/>
      </w:rPr>
      <w:t>al.</w:t>
    </w:r>
    <w:r w:rsidR="00E7346C">
      <w:rPr>
        <w:lang w:val="en-US"/>
      </w:rPr>
      <w:t xml:space="preserve">    </w:t>
    </w:r>
    <w:r w:rsidR="00E7346C" w:rsidRPr="00E61D19">
      <w:rPr>
        <w:rFonts w:ascii="Times New Roman" w:hAnsi="Times New Roman"/>
        <w:sz w:val="24"/>
        <w:szCs w:val="24"/>
        <w:lang w:val="en-US"/>
      </w:rPr>
      <w:t>What is new for an old Molecule? Systematic Review and Recommendations on the use of Resveratrol</w:t>
    </w:r>
    <w:r w:rsidR="00E7346C">
      <w:rPr>
        <w:rFonts w:ascii="Times New Roman" w:hAnsi="Times New Roman"/>
        <w:sz w:val="24"/>
        <w:szCs w:val="24"/>
        <w:lang w:val="en-US"/>
      </w:rPr>
      <w:t xml:space="preserve">    Table S1</w:t>
    </w:r>
  </w:p>
  <w:p w:rsidR="006800B8" w:rsidRPr="00E7346C" w:rsidRDefault="00121465">
    <w:pPr>
      <w:pStyle w:val="Footer"/>
      <w:rPr>
        <w:lang w:val="en-US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346C" w:rsidRDefault="00E7346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21465" w:rsidRDefault="00121465" w:rsidP="009E449D">
      <w:pPr>
        <w:spacing w:after="0" w:line="240" w:lineRule="auto"/>
      </w:pPr>
      <w:r>
        <w:separator/>
      </w:r>
    </w:p>
  </w:footnote>
  <w:footnote w:type="continuationSeparator" w:id="0">
    <w:p w:rsidR="00121465" w:rsidRDefault="00121465" w:rsidP="009E449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346C" w:rsidRDefault="00E7346C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346C" w:rsidRDefault="00E7346C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346C" w:rsidRDefault="00E7346C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034C32"/>
    <w:multiLevelType w:val="hybridMultilevel"/>
    <w:tmpl w:val="BA3E7AE6"/>
    <w:lvl w:ilvl="0" w:tplc="806AC24A">
      <w:numFmt w:val="bullet"/>
      <w:lvlText w:val="•"/>
      <w:lvlJc w:val="left"/>
      <w:pPr>
        <w:ind w:left="130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E190699"/>
    <w:multiLevelType w:val="hybridMultilevel"/>
    <w:tmpl w:val="944A607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7B3689F"/>
    <w:multiLevelType w:val="hybridMultilevel"/>
    <w:tmpl w:val="B3962AC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89B2D92"/>
    <w:multiLevelType w:val="hybridMultilevel"/>
    <w:tmpl w:val="0652DC8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FC1FD9"/>
    <w:multiLevelType w:val="hybridMultilevel"/>
    <w:tmpl w:val="E1F062E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CC68BA"/>
    <w:multiLevelType w:val="hybridMultilevel"/>
    <w:tmpl w:val="ED9E69B4"/>
    <w:lvl w:ilvl="0" w:tplc="079EB5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FB63192"/>
    <w:multiLevelType w:val="hybridMultilevel"/>
    <w:tmpl w:val="30C45F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3BD3BB3"/>
    <w:multiLevelType w:val="hybridMultilevel"/>
    <w:tmpl w:val="2354D17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8BE32E7"/>
    <w:multiLevelType w:val="hybridMultilevel"/>
    <w:tmpl w:val="1DA80C9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A327B32"/>
    <w:multiLevelType w:val="hybridMultilevel"/>
    <w:tmpl w:val="0A00F7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4013FD"/>
    <w:multiLevelType w:val="hybridMultilevel"/>
    <w:tmpl w:val="FE4659B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6255A09"/>
    <w:multiLevelType w:val="hybridMultilevel"/>
    <w:tmpl w:val="A45E25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7FB5AE8"/>
    <w:multiLevelType w:val="hybridMultilevel"/>
    <w:tmpl w:val="0AD85702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D907833"/>
    <w:multiLevelType w:val="hybridMultilevel"/>
    <w:tmpl w:val="FFA054E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1423908"/>
    <w:multiLevelType w:val="hybridMultilevel"/>
    <w:tmpl w:val="4E5C6FD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6991DB1"/>
    <w:multiLevelType w:val="hybridMultilevel"/>
    <w:tmpl w:val="80D2695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A375A8F"/>
    <w:multiLevelType w:val="hybridMultilevel"/>
    <w:tmpl w:val="5E322EC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BB23D97"/>
    <w:multiLevelType w:val="hybridMultilevel"/>
    <w:tmpl w:val="DA70730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4517E12"/>
    <w:multiLevelType w:val="hybridMultilevel"/>
    <w:tmpl w:val="B3A8C3B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4602DE9"/>
    <w:multiLevelType w:val="hybridMultilevel"/>
    <w:tmpl w:val="42CCEA6E"/>
    <w:lvl w:ilvl="0" w:tplc="04060001">
      <w:start w:val="1"/>
      <w:numFmt w:val="bullet"/>
      <w:lvlText w:val=""/>
      <w:lvlJc w:val="left"/>
      <w:pPr>
        <w:ind w:left="1305" w:hanging="1305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5CB8418A"/>
    <w:multiLevelType w:val="hybridMultilevel"/>
    <w:tmpl w:val="C046DE28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1717694"/>
    <w:multiLevelType w:val="hybridMultilevel"/>
    <w:tmpl w:val="AA84125A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7A86337"/>
    <w:multiLevelType w:val="hybridMultilevel"/>
    <w:tmpl w:val="DFBE2C2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BD76FD5"/>
    <w:multiLevelType w:val="multilevel"/>
    <w:tmpl w:val="2C3A31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bullet"/>
      <w:lvlText w:val=""/>
      <w:lvlJc w:val="left"/>
      <w:pPr>
        <w:tabs>
          <w:tab w:val="num" w:pos="792"/>
        </w:tabs>
        <w:ind w:left="792" w:hanging="432"/>
      </w:pPr>
      <w:rPr>
        <w:rFonts w:ascii="Symbol" w:hAnsi="Symbol"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/>
      </w:rPr>
    </w:lvl>
  </w:abstractNum>
  <w:abstractNum w:abstractNumId="24">
    <w:nsid w:val="74331DD1"/>
    <w:multiLevelType w:val="hybridMultilevel"/>
    <w:tmpl w:val="1A2A3CF6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AEF7104"/>
    <w:multiLevelType w:val="hybridMultilevel"/>
    <w:tmpl w:val="E14A91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C8557AF"/>
    <w:multiLevelType w:val="hybridMultilevel"/>
    <w:tmpl w:val="A95CA38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EE20253"/>
    <w:multiLevelType w:val="hybridMultilevel"/>
    <w:tmpl w:val="C68A2C02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"/>
  </w:num>
  <w:num w:numId="3">
    <w:abstractNumId w:val="2"/>
  </w:num>
  <w:num w:numId="4">
    <w:abstractNumId w:val="12"/>
  </w:num>
  <w:num w:numId="5">
    <w:abstractNumId w:val="9"/>
  </w:num>
  <w:num w:numId="6">
    <w:abstractNumId w:val="4"/>
  </w:num>
  <w:num w:numId="7">
    <w:abstractNumId w:val="18"/>
  </w:num>
  <w:num w:numId="8">
    <w:abstractNumId w:val="8"/>
  </w:num>
  <w:num w:numId="9">
    <w:abstractNumId w:val="22"/>
  </w:num>
  <w:num w:numId="10">
    <w:abstractNumId w:val="6"/>
  </w:num>
  <w:num w:numId="11">
    <w:abstractNumId w:val="11"/>
  </w:num>
  <w:num w:numId="12">
    <w:abstractNumId w:val="0"/>
  </w:num>
  <w:num w:numId="13">
    <w:abstractNumId w:val="19"/>
  </w:num>
  <w:num w:numId="14">
    <w:abstractNumId w:val="5"/>
  </w:num>
  <w:num w:numId="15">
    <w:abstractNumId w:val="24"/>
  </w:num>
  <w:num w:numId="16">
    <w:abstractNumId w:val="27"/>
  </w:num>
  <w:num w:numId="17">
    <w:abstractNumId w:val="3"/>
  </w:num>
  <w:num w:numId="18">
    <w:abstractNumId w:val="26"/>
  </w:num>
  <w:num w:numId="19">
    <w:abstractNumId w:val="16"/>
  </w:num>
  <w:num w:numId="20">
    <w:abstractNumId w:val="17"/>
  </w:num>
  <w:num w:numId="21">
    <w:abstractNumId w:val="21"/>
  </w:num>
  <w:num w:numId="22">
    <w:abstractNumId w:val="20"/>
  </w:num>
  <w:num w:numId="23">
    <w:abstractNumId w:val="14"/>
  </w:num>
  <w:num w:numId="24">
    <w:abstractNumId w:val="13"/>
  </w:num>
  <w:num w:numId="25">
    <w:abstractNumId w:val="25"/>
  </w:num>
  <w:num w:numId="26">
    <w:abstractNumId w:val="15"/>
  </w:num>
  <w:num w:numId="27">
    <w:abstractNumId w:val="23"/>
  </w:num>
  <w:num w:numId="28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1304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emoprevention12&lt;/item&gt;&lt;/Libraries&gt;&lt;/ENLibraries&gt;"/>
  </w:docVars>
  <w:rsids>
    <w:rsidRoot w:val="00E61D19"/>
    <w:rsid w:val="00080C54"/>
    <w:rsid w:val="00121465"/>
    <w:rsid w:val="001E3550"/>
    <w:rsid w:val="00293EDC"/>
    <w:rsid w:val="003C32B6"/>
    <w:rsid w:val="00463E80"/>
    <w:rsid w:val="004A34F9"/>
    <w:rsid w:val="005E3EC7"/>
    <w:rsid w:val="00610982"/>
    <w:rsid w:val="00694A2B"/>
    <w:rsid w:val="0089047E"/>
    <w:rsid w:val="008D1086"/>
    <w:rsid w:val="009A116E"/>
    <w:rsid w:val="009E4029"/>
    <w:rsid w:val="009E449D"/>
    <w:rsid w:val="00A23396"/>
    <w:rsid w:val="00A46703"/>
    <w:rsid w:val="00A85ADF"/>
    <w:rsid w:val="00BE4E65"/>
    <w:rsid w:val="00D67DED"/>
    <w:rsid w:val="00DF60A7"/>
    <w:rsid w:val="00E323B1"/>
    <w:rsid w:val="00E43E89"/>
    <w:rsid w:val="00E61D19"/>
    <w:rsid w:val="00E7346C"/>
    <w:rsid w:val="00F05CD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1D19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1D19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1D1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1D1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1D19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E61D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61D19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61D19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D19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E61D1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List-Accent11">
    <w:name w:val="Colorful List - Accent 11"/>
    <w:basedOn w:val="Normal"/>
    <w:uiPriority w:val="99"/>
    <w:qFormat/>
    <w:rsid w:val="00E61D19"/>
    <w:pPr>
      <w:spacing w:before="120" w:after="120" w:line="240" w:lineRule="auto"/>
      <w:ind w:left="720"/>
      <w:contextualSpacing/>
      <w:jc w:val="center"/>
    </w:pPr>
    <w:rPr>
      <w:rFonts w:ascii="Times New Roman" w:eastAsia="Times New Roman" w:hAnsi="Times New Roman"/>
      <w:sz w:val="24"/>
      <w:szCs w:val="24"/>
      <w:lang w:eastAsia="da-DK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1D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1D19"/>
    <w:rPr>
      <w:rFonts w:ascii="Tahoma" w:eastAsia="Calibri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E61D19"/>
  </w:style>
  <w:style w:type="character" w:customStyle="1" w:styleId="ja50-ce-sup">
    <w:name w:val="ja50-ce-sup"/>
    <w:basedOn w:val="DefaultParagraphFont"/>
    <w:rsid w:val="00E61D19"/>
  </w:style>
  <w:style w:type="character" w:styleId="CommentReference">
    <w:name w:val="annotation reference"/>
    <w:basedOn w:val="DefaultParagraphFont"/>
    <w:uiPriority w:val="99"/>
    <w:semiHidden/>
    <w:unhideWhenUsed/>
    <w:rsid w:val="00E61D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D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D19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D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D19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9</Pages>
  <Words>2528</Words>
  <Characters>15427</Characters>
  <Application>Microsoft Office Word</Application>
  <DocSecurity>0</DocSecurity>
  <Lines>128</Lines>
  <Paragraphs>35</Paragraphs>
  <ScaleCrop>false</ScaleCrop>
  <Company/>
  <LinksUpToDate>false</LinksUpToDate>
  <CharactersWithSpaces>179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e Vang</dc:creator>
  <cp:lastModifiedBy>Ole Vang</cp:lastModifiedBy>
  <cp:revision>9</cp:revision>
  <dcterms:created xsi:type="dcterms:W3CDTF">2011-05-19T09:12:00Z</dcterms:created>
  <dcterms:modified xsi:type="dcterms:W3CDTF">2011-05-19T21:28:00Z</dcterms:modified>
</cp:coreProperties>
</file>